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4F1C" w:rsidRPr="0010629B" w:rsidRDefault="00974F1C" w:rsidP="00974F1C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0629B">
        <w:rPr>
          <w:rFonts w:ascii="Times New Roman" w:hAnsi="Times New Roman" w:cs="Times New Roman"/>
          <w:b/>
          <w:sz w:val="24"/>
          <w:szCs w:val="24"/>
        </w:rPr>
        <w:t>TUGAS OBSERVASI 6</w:t>
      </w:r>
    </w:p>
    <w:p w:rsidR="00974F1C" w:rsidRPr="0010629B" w:rsidRDefault="00974F1C" w:rsidP="00974F1C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10629B">
        <w:rPr>
          <w:rFonts w:ascii="Times New Roman" w:hAnsi="Times New Roman" w:cs="Times New Roman"/>
          <w:b/>
          <w:sz w:val="24"/>
          <w:szCs w:val="24"/>
        </w:rPr>
        <w:t xml:space="preserve">SKEMA </w:t>
      </w:r>
      <w:r w:rsidR="003A47DF" w:rsidRPr="0010629B">
        <w:rPr>
          <w:rFonts w:ascii="Times New Roman" w:hAnsi="Times New Roman" w:cs="Times New Roman"/>
          <w:b/>
          <w:sz w:val="24"/>
          <w:szCs w:val="24"/>
        </w:rPr>
        <w:t>PENULISAN BUKU NONFIKSI</w:t>
      </w:r>
    </w:p>
    <w:p w:rsidR="00974F1C" w:rsidRPr="0010629B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4F1C" w:rsidRPr="0010629B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0629B">
        <w:rPr>
          <w:rFonts w:ascii="Times New Roman" w:hAnsi="Times New Roman" w:cs="Times New Roman"/>
          <w:sz w:val="24"/>
          <w:szCs w:val="24"/>
        </w:rPr>
        <w:t>Susun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dan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suntinglah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10629B" w:rsidTr="00821BA2">
        <w:tc>
          <w:tcPr>
            <w:tcW w:w="9350" w:type="dxa"/>
          </w:tcPr>
          <w:p w:rsidR="00974F1C" w:rsidRPr="001062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1062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0629B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:rsidR="00974F1C" w:rsidRPr="001062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:rsidR="00974F1C" w:rsidRPr="0010629B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:rsidR="00974F1C" w:rsidRPr="0010629B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:rsidR="00974F1C" w:rsidRPr="0010629B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Wong","given":"Jony","non-dropping-particle":"","parse-names":false,"suffix":""}],"id":"ITEM-1","issued":{"date-parts":[["2010"]]},"publisher":"Elex Media Komputindo","publisher-place":"Jakarta","title":"Internet Marketing for Beginners","type":"book"},"uris":["http://www.mendeley.com/documents/?uuid=07365550-4ec2-40b2-905a-25ebe6985683"]}],"mendeley":{"formattedCitation":"(Wong 2010)","plainTextFormattedCitation":"(Wong 2010)","previouslyFormattedCitation":"(Wong 2010)"},"properties":{"noteIndex":0},"schema":"https://github.com/citation-style-language/schema/raw/master/csl-citation.json"}</w:instrTex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D82BDC" w:rsidRPr="0010629B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Wong 2010)</w: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Elex Media Komputindo","publisher-place":"Jakarta","title":"Facebook Marketing","type":"book"},"uris":["http://www.mendeley.com/documents/?uuid=20bd8dd8-6b72-407a-8cb5-5203d009fde5"]}],"mendeley":{"formattedCitation":"(Helianthusonfri 2016)","plainTextFormattedCitation":"(Helianthusonfri 2016)","previouslyFormattedCitation":"(Helianthusonfri 2016)"},"properties":{"noteIndex":0},"schema":"https://github.com/citation-style-language/schema/raw/master/csl-citation.json"}</w:instrTex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D82BDC" w:rsidRPr="0010629B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Helianthusonfri 2016)</w:t>
            </w:r>
            <w:r w:rsidR="00D82BDC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uhid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r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Azhar","given":"Tauhid Nur","non-dropping-particle":"","parse-names":false,"suffix":""},{"dropping-particle":"","family":"Trim","given":"Bambang","non-dropping-particle":"","parse-names":false,"suffix":""}],"id":"ITEM-1","issued":{"date-parts":[["2005"]]},"publisher":"MQ Publishing","publisher-place":"Bandung","title":"Jangan ke Dokter Lagi: Keajaiban Sistem Imun dan Kiat Menghalau Penyakit","type":"book"},"uris":["http://www.mendeley.com/documents/?uuid=c86449cf-6834-4c29-bc16-452d2ad542e8"]}],"mendeley":{"formattedCitation":"(Azhar and Trim 2005)","plainTextFormattedCitation":"(Azhar and Trim 2005)","previouslyFormattedCitation":"(Azhar and Trim 2005)"},"properties":{"noteIndex":0},"schema":"https://github.com/citation-style-language/schema/raw/master/csl-citation.json"}</w:instrTex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10629B" w:rsidRPr="0010629B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Azhar and Trim 2005)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Osborne","given":"John W.","non-dropping-particle":"","parse-names":false,"suffix":""}],"editor":[{"dropping-particle":"","family":"Andre","given":"Walfred","non-dropping-particle":"","parse-names":false,"suffix":""}],"id":"ITEM-1","issued":{"date-parts":[["1993"]]},"publisher":"Bumi Aksara","publisher-place":"Jakarta","title":"Kiat Berbicara di Depan Umum Untuk Eksekutif","type":"book"},"uris":["http://www.mendeley.com/documents/?uuid=b97a6ace-25b9-4532-b72f-85ad62f8562b"]}],"mendeley":{"formattedCitation":"(Osborne 1993)","plainTextFormattedCitation":"(Osborne 1993)","previouslyFormattedCitation":"(Osborne 1993)"},"properties":{"noteIndex":0},"schema":"https://github.com/citation-style-language/schema/raw/master/csl-citation.json"}</w:instrTex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10629B" w:rsidRPr="0010629B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Osborne 1993)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lu</w:t>
            </w:r>
            <w:proofErr w:type="spellEnd"/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Arradon","given":"Issabelee","non-dropping-particle":"","parse-names":false,"suffix":""}],"id":"ITEM-1","issued":{"date-parts":[["2014"]]},"publisher":"Kompas","title":"Aceh, Contoh Penyelesaian Kejahatan Masa Lalu","type":"book"},"uris":["http://www.mendeley.com/documents/?uuid=7b78b784-f316-404f-bd39-6bc44d2b6f3f"]}],"mendeley":{"formattedCitation":"(Arradon 2014)","plainTextFormattedCitation":"(Arradon 2014)","previouslyFormattedCitation":"(Arradon 2014)"},"properties":{"noteIndex":0},"schema":"https://github.com/citation-style-language/schema/raw/master/csl-citation.json"}</w:instrTex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10629B" w:rsidRPr="0010629B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Arradon 2014)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l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lastRenderedPageBreak/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10629B"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 w:fldLock="1"/>
            </w:r>
            <w:r w:rsid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Bambang","non-dropping-particle":"","parse-names":false,"suffix":""}],"id":"ITEM-1","issued":{"date-parts":[["2011"]]},"publisher":"Metagraf","publisher-place":"Solo","title":"The Art of Stimulating Idea: Jurus Mendulang Ide dan Insaf Agar Kaya di Jalan Menulis","type":"book"},"uris":["http://www.mendeley.com/documents/?uuid=11c6c52c-2a24-435d-823e-abbaee9d0d2c"]}],"mendeley":{"formattedCitation":"(Trim 2011b)","plainTextFormattedCitation":"(Trim 2011b)"},"properties":{"noteIndex":0},"schema":"https://github.com/citation-style-language/schema/raw/master/csl-citation.json"}</w:instrText>
            </w:r>
            <w:r w:rsid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10629B" w:rsidRPr="0010629B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Trim 2011b)</w:t>
            </w:r>
            <w:r w:rsid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10629B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:rsidR="00974F1C" w:rsidRPr="0010629B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  <w:r w:rsidR="0010629B"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r w:rsidR="0010629B"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fldChar w:fldCharType="begin" w:fldLock="1"/>
            </w:r>
            <w:r w:rsid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instrText>ADDIN CSL_CITATION {"citationItems":[{"id":"ITEM-1","itemData":{"author":[{"dropping-particle":"","family":"Trim","given":"Bambang","non-dropping-particle":"","parse-names":false,"suffix":""}],"id":"ITEM-1","issued":{"date-parts":[["2011"]]},"publisher":"Tinta Medina","publisher-place":"Solo","title":"Muhammad Effect: Getaran yang Dirindukan dan Ditakuti","type":"book"},"uris":["http://www.mendeley.com/documents/?uuid=5abc6d7c-b125-4a88-abef-3edcb917e032"]}],"mendeley":{"formattedCitation":"(Trim 2011a)","plainTextFormattedCitation":"(Trim 2011a)","previouslyFormattedCitation":"(Trim 2011a)"},"properties":{"noteIndex":0},"schema":"https://github.com/citation-style-language/schema/raw/master/csl-citation.json"}</w:instrText>
            </w:r>
            <w:r w:rsidR="0010629B"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fldChar w:fldCharType="separate"/>
            </w:r>
            <w:r w:rsidR="0010629B" w:rsidRPr="0010629B">
              <w:rPr>
                <w:rFonts w:ascii="Times New Roman" w:hAnsi="Times New Roman" w:cs="Times New Roman"/>
                <w:iCs/>
                <w:noProof/>
                <w:sz w:val="24"/>
                <w:szCs w:val="24"/>
                <w:lang w:val="en-US"/>
              </w:rPr>
              <w:t>(Trim 2011a)</w:t>
            </w:r>
            <w:r w:rsidR="0010629B" w:rsidRPr="0010629B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fldChar w:fldCharType="end"/>
            </w:r>
          </w:p>
          <w:p w:rsidR="00974F1C" w:rsidRPr="0010629B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1062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24DF5" w:rsidRPr="0010629B" w:rsidRDefault="00924DF5">
      <w:pPr>
        <w:rPr>
          <w:rFonts w:ascii="Times New Roman" w:hAnsi="Times New Roman" w:cs="Times New Roman"/>
          <w:sz w:val="24"/>
          <w:szCs w:val="24"/>
        </w:rPr>
      </w:pPr>
    </w:p>
    <w:p w:rsidR="00D82BDC" w:rsidRPr="0010629B" w:rsidRDefault="00D82BDC">
      <w:pPr>
        <w:rPr>
          <w:rFonts w:ascii="Times New Roman" w:hAnsi="Times New Roman" w:cs="Times New Roman"/>
          <w:sz w:val="24"/>
          <w:szCs w:val="24"/>
        </w:rPr>
      </w:pPr>
    </w:p>
    <w:p w:rsidR="00D82BDC" w:rsidRPr="0010629B" w:rsidRDefault="00D82BDC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10629B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1062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0629B">
        <w:rPr>
          <w:rFonts w:ascii="Times New Roman" w:hAnsi="Times New Roman" w:cs="Times New Roman"/>
          <w:sz w:val="24"/>
          <w:szCs w:val="24"/>
        </w:rPr>
        <w:t>Pustaka</w:t>
      </w:r>
      <w:proofErr w:type="spellEnd"/>
    </w:p>
    <w:p w:rsidR="00D82BDC" w:rsidRPr="0010629B" w:rsidRDefault="00D82BDC">
      <w:pPr>
        <w:rPr>
          <w:rFonts w:ascii="Times New Roman" w:hAnsi="Times New Roman" w:cs="Times New Roman"/>
          <w:sz w:val="24"/>
          <w:szCs w:val="24"/>
        </w:rPr>
      </w:pPr>
    </w:p>
    <w:p w:rsidR="0010629B" w:rsidRPr="0010629B" w:rsidRDefault="00D82BDC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29B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0629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0629B">
        <w:rPr>
          <w:rFonts w:ascii="Times New Roman" w:hAnsi="Times New Roman" w:cs="Times New Roman"/>
          <w:sz w:val="24"/>
          <w:szCs w:val="24"/>
        </w:rPr>
        <w:fldChar w:fldCharType="separate"/>
      </w:r>
      <w:r w:rsidR="0010629B" w:rsidRPr="0010629B">
        <w:rPr>
          <w:rFonts w:ascii="Times New Roman" w:hAnsi="Times New Roman" w:cs="Times New Roman"/>
          <w:noProof/>
          <w:sz w:val="24"/>
          <w:szCs w:val="24"/>
        </w:rPr>
        <w:t xml:space="preserve">Arradon, Issabelee. 2014. </w:t>
      </w:r>
      <w:r w:rsidR="0010629B"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Aceh, Contoh Penyelesaian Kejahatan Masa Lalu</w:t>
      </w:r>
      <w:r w:rsidR="0010629B" w:rsidRPr="0010629B">
        <w:rPr>
          <w:rFonts w:ascii="Times New Roman" w:hAnsi="Times New Roman" w:cs="Times New Roman"/>
          <w:noProof/>
          <w:sz w:val="24"/>
          <w:szCs w:val="24"/>
        </w:rPr>
        <w:t>. Kompas.</w:t>
      </w:r>
    </w:p>
    <w:p w:rsidR="0010629B" w:rsidRPr="0010629B" w:rsidRDefault="0010629B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29B">
        <w:rPr>
          <w:rFonts w:ascii="Times New Roman" w:hAnsi="Times New Roman" w:cs="Times New Roman"/>
          <w:noProof/>
          <w:sz w:val="24"/>
          <w:szCs w:val="24"/>
        </w:rPr>
        <w:t xml:space="preserve">Azhar, Tauhid Nur, and Bambang Trim. 2005. </w:t>
      </w:r>
      <w:r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Jangan Ke Dokter Lagi: Keajaiban Sistem Imun Dan Kiat Menghalau Penyakit</w:t>
      </w:r>
      <w:r w:rsidRPr="0010629B">
        <w:rPr>
          <w:rFonts w:ascii="Times New Roman" w:hAnsi="Times New Roman" w:cs="Times New Roman"/>
          <w:noProof/>
          <w:sz w:val="24"/>
          <w:szCs w:val="24"/>
        </w:rPr>
        <w:t>. Bandung: MQ Publishing.</w:t>
      </w:r>
    </w:p>
    <w:p w:rsidR="0010629B" w:rsidRPr="0010629B" w:rsidRDefault="0010629B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29B">
        <w:rPr>
          <w:rFonts w:ascii="Times New Roman" w:hAnsi="Times New Roman" w:cs="Times New Roman"/>
          <w:noProof/>
          <w:sz w:val="24"/>
          <w:szCs w:val="24"/>
        </w:rPr>
        <w:t xml:space="preserve">Helianthusonfri, Jefferly. 2016. </w:t>
      </w:r>
      <w:r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Facebook Marketing</w:t>
      </w:r>
      <w:r w:rsidRPr="0010629B">
        <w:rPr>
          <w:rFonts w:ascii="Times New Roman" w:hAnsi="Times New Roman" w:cs="Times New Roman"/>
          <w:noProof/>
          <w:sz w:val="24"/>
          <w:szCs w:val="24"/>
        </w:rPr>
        <w:t>. Jakarta: Elex Media Komputindo.</w:t>
      </w:r>
    </w:p>
    <w:p w:rsidR="0010629B" w:rsidRPr="0010629B" w:rsidRDefault="0010629B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29B">
        <w:rPr>
          <w:rFonts w:ascii="Times New Roman" w:hAnsi="Times New Roman" w:cs="Times New Roman"/>
          <w:noProof/>
          <w:sz w:val="24"/>
          <w:szCs w:val="24"/>
        </w:rPr>
        <w:t xml:space="preserve">Osborne, John W. 1993. </w:t>
      </w:r>
      <w:r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Kiat Berbicara Di Depan Umum Untuk Eksekutif</w:t>
      </w:r>
      <w:r w:rsidRPr="0010629B">
        <w:rPr>
          <w:rFonts w:ascii="Times New Roman" w:hAnsi="Times New Roman" w:cs="Times New Roman"/>
          <w:noProof/>
          <w:sz w:val="24"/>
          <w:szCs w:val="24"/>
        </w:rPr>
        <w:t>. Edited by Walfred Andre. Jakarta: Bumi Aksara.</w:t>
      </w:r>
    </w:p>
    <w:p w:rsidR="0010629B" w:rsidRPr="0010629B" w:rsidRDefault="0010629B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0629B">
        <w:rPr>
          <w:rFonts w:ascii="Times New Roman" w:hAnsi="Times New Roman" w:cs="Times New Roman"/>
          <w:noProof/>
          <w:sz w:val="24"/>
          <w:szCs w:val="24"/>
        </w:rPr>
        <w:t xml:space="preserve">Trim, Bambang. 2011a. </w:t>
      </w:r>
      <w:r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Muhammad Effect: Getaran Yang Dirindukan Dan Ditakuti</w:t>
      </w:r>
      <w:r w:rsidRPr="0010629B">
        <w:rPr>
          <w:rFonts w:ascii="Times New Roman" w:hAnsi="Times New Roman" w:cs="Times New Roman"/>
          <w:noProof/>
          <w:sz w:val="24"/>
          <w:szCs w:val="24"/>
        </w:rPr>
        <w:t>. Solo: Tinta Medina.</w:t>
      </w:r>
    </w:p>
    <w:p w:rsidR="0010629B" w:rsidRPr="0010629B" w:rsidRDefault="0010629B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rim, Bambang</w:t>
      </w:r>
      <w:r w:rsidRPr="0010629B">
        <w:rPr>
          <w:rFonts w:ascii="Times New Roman" w:hAnsi="Times New Roman" w:cs="Times New Roman"/>
          <w:noProof/>
          <w:sz w:val="24"/>
          <w:szCs w:val="24"/>
        </w:rPr>
        <w:t xml:space="preserve">. 2011b. </w:t>
      </w:r>
      <w:r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The Art of Stimulating Idea: Jurus Mendulang Ide Dan Insaf Agar Kaya Di Jalan Menulis</w:t>
      </w:r>
      <w:r w:rsidRPr="0010629B">
        <w:rPr>
          <w:rFonts w:ascii="Times New Roman" w:hAnsi="Times New Roman" w:cs="Times New Roman"/>
          <w:noProof/>
          <w:sz w:val="24"/>
          <w:szCs w:val="24"/>
        </w:rPr>
        <w:t>. Solo: Metagraf.</w:t>
      </w:r>
    </w:p>
    <w:p w:rsidR="0010629B" w:rsidRPr="0010629B" w:rsidRDefault="0010629B" w:rsidP="0010629B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10629B">
        <w:rPr>
          <w:rFonts w:ascii="Times New Roman" w:hAnsi="Times New Roman" w:cs="Times New Roman"/>
          <w:noProof/>
          <w:sz w:val="24"/>
          <w:szCs w:val="24"/>
        </w:rPr>
        <w:t xml:space="preserve">Wong, Jony. 2010. </w:t>
      </w:r>
      <w:r w:rsidRPr="0010629B">
        <w:rPr>
          <w:rFonts w:ascii="Times New Roman" w:hAnsi="Times New Roman" w:cs="Times New Roman"/>
          <w:i/>
          <w:iCs/>
          <w:noProof/>
          <w:sz w:val="24"/>
          <w:szCs w:val="24"/>
        </w:rPr>
        <w:t>Internet Marketing for Beginners</w:t>
      </w:r>
      <w:r w:rsidRPr="0010629B">
        <w:rPr>
          <w:rFonts w:ascii="Times New Roman" w:hAnsi="Times New Roman" w:cs="Times New Roman"/>
          <w:noProof/>
          <w:sz w:val="24"/>
          <w:szCs w:val="24"/>
        </w:rPr>
        <w:t>. Jakarta: Elex Media Komputindo</w:t>
      </w:r>
      <w:bookmarkStart w:id="0" w:name="_GoBack"/>
      <w:bookmarkEnd w:id="0"/>
      <w:r w:rsidRPr="0010629B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D82BDC" w:rsidRPr="0010629B" w:rsidRDefault="00D82BDC">
      <w:pPr>
        <w:rPr>
          <w:rFonts w:ascii="Times New Roman" w:hAnsi="Times New Roman" w:cs="Times New Roman"/>
          <w:sz w:val="24"/>
          <w:szCs w:val="24"/>
        </w:rPr>
      </w:pPr>
      <w:r w:rsidRPr="0010629B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D82BDC" w:rsidRPr="0010629B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74F1C"/>
    <w:rsid w:val="0010629B"/>
    <w:rsid w:val="0012251A"/>
    <w:rsid w:val="003A47DF"/>
    <w:rsid w:val="0042167F"/>
    <w:rsid w:val="00924DF5"/>
    <w:rsid w:val="00974F1C"/>
    <w:rsid w:val="00D82B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897F08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C944F3-3471-4448-9DC0-6E58208B05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2</Pages>
  <Words>1106</Words>
  <Characters>6308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Mega Firdaus</cp:lastModifiedBy>
  <cp:revision>3</cp:revision>
  <dcterms:created xsi:type="dcterms:W3CDTF">2020-08-26T21:21:00Z</dcterms:created>
  <dcterms:modified xsi:type="dcterms:W3CDTF">2021-06-12T0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20ddc2c-6050-3492-a4b0-f155d86af0cd</vt:lpwstr>
  </property>
  <property fmtid="{D5CDD505-2E9C-101B-9397-08002B2CF9AE}" pid="24" name="Mendeley Citation Style_1">
    <vt:lpwstr>http://www.zotero.org/styles/chicago-author-date</vt:lpwstr>
  </property>
</Properties>
</file>